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DFAE3" w14:textId="77777777" w:rsidR="00E81978" w:rsidRDefault="00485393">
      <w:pPr>
        <w:pStyle w:val="Title"/>
      </w:pPr>
      <w:r w:rsidRPr="00485393">
        <w:t>Bipolar Disord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16ED253" w14:textId="77777777" w:rsidR="00B823AA" w:rsidRDefault="00B823AA" w:rsidP="00B823AA">
          <w:pPr>
            <w:pStyle w:val="Title2"/>
          </w:pPr>
          <w:r>
            <w:t>[Author Name(s), First M. Last, Omit Titles and Degrees]</w:t>
          </w:r>
        </w:p>
      </w:sdtContent>
    </w:sdt>
    <w:p w14:paraId="0387775F" w14:textId="77777777" w:rsidR="00E81978" w:rsidRDefault="00B2452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7EFB3A58" w14:textId="77777777" w:rsidR="003F5409" w:rsidRDefault="003F5409" w:rsidP="00B823AA">
      <w:pPr>
        <w:pStyle w:val="Title2"/>
      </w:pPr>
    </w:p>
    <w:p w14:paraId="06FA4313" w14:textId="77777777" w:rsidR="003F5409" w:rsidRDefault="003F5409" w:rsidP="00B823AA">
      <w:pPr>
        <w:pStyle w:val="Title2"/>
      </w:pPr>
    </w:p>
    <w:p w14:paraId="49EBE22E" w14:textId="77777777" w:rsidR="003F5409" w:rsidRDefault="003F5409" w:rsidP="00B823AA">
      <w:pPr>
        <w:pStyle w:val="Title2"/>
      </w:pPr>
    </w:p>
    <w:p w14:paraId="7950D3FA" w14:textId="77777777" w:rsidR="003F5409" w:rsidRDefault="003F5409" w:rsidP="00B823AA">
      <w:pPr>
        <w:pStyle w:val="Title2"/>
      </w:pPr>
    </w:p>
    <w:p w14:paraId="2CE112C9" w14:textId="77777777" w:rsidR="003F5409" w:rsidRDefault="003F5409" w:rsidP="00B823AA">
      <w:pPr>
        <w:pStyle w:val="Title2"/>
      </w:pPr>
    </w:p>
    <w:p w14:paraId="519A7153" w14:textId="77777777" w:rsidR="003F5409" w:rsidRDefault="003F5409" w:rsidP="00B823AA">
      <w:pPr>
        <w:pStyle w:val="Title2"/>
      </w:pPr>
    </w:p>
    <w:p w14:paraId="2CFA61DC" w14:textId="77777777" w:rsidR="003F5409" w:rsidRDefault="003F5409" w:rsidP="00B823AA">
      <w:pPr>
        <w:pStyle w:val="Title2"/>
      </w:pPr>
    </w:p>
    <w:p w14:paraId="1C88ED32" w14:textId="77777777" w:rsidR="003F5409" w:rsidRDefault="003F5409" w:rsidP="00B823AA">
      <w:pPr>
        <w:pStyle w:val="Title2"/>
      </w:pPr>
    </w:p>
    <w:p w14:paraId="4C005A73" w14:textId="77777777" w:rsidR="003F5409" w:rsidRDefault="003F5409" w:rsidP="00B823AA">
      <w:pPr>
        <w:pStyle w:val="Title2"/>
      </w:pPr>
    </w:p>
    <w:p w14:paraId="449ACBF6" w14:textId="77777777" w:rsidR="003F5409" w:rsidRDefault="003F5409" w:rsidP="00B823AA">
      <w:pPr>
        <w:pStyle w:val="Title2"/>
      </w:pPr>
    </w:p>
    <w:p w14:paraId="018F8293" w14:textId="77777777" w:rsidR="003F5409" w:rsidRDefault="003F5409" w:rsidP="00B823AA">
      <w:pPr>
        <w:pStyle w:val="Title2"/>
      </w:pPr>
    </w:p>
    <w:p w14:paraId="7990EB95" w14:textId="77777777" w:rsidR="003F5409" w:rsidRDefault="003F5409" w:rsidP="00B823AA">
      <w:pPr>
        <w:pStyle w:val="Title2"/>
      </w:pPr>
    </w:p>
    <w:p w14:paraId="47AABD73" w14:textId="77777777" w:rsidR="003F5409" w:rsidRDefault="003F5409" w:rsidP="00B823AA">
      <w:pPr>
        <w:pStyle w:val="Title2"/>
      </w:pPr>
    </w:p>
    <w:p w14:paraId="7C32AFA1" w14:textId="77777777" w:rsidR="003F5409" w:rsidRDefault="003F5409" w:rsidP="00B823AA">
      <w:pPr>
        <w:pStyle w:val="Title2"/>
      </w:pPr>
    </w:p>
    <w:p w14:paraId="3F889EF0" w14:textId="77777777" w:rsidR="003F5409" w:rsidRDefault="003F5409" w:rsidP="00B823AA">
      <w:pPr>
        <w:pStyle w:val="Title2"/>
      </w:pPr>
    </w:p>
    <w:p w14:paraId="774622F1" w14:textId="77777777" w:rsidR="003F5409" w:rsidRDefault="003F5409" w:rsidP="00B823AA">
      <w:pPr>
        <w:pStyle w:val="Title2"/>
      </w:pPr>
    </w:p>
    <w:p w14:paraId="58B77BDF" w14:textId="77777777" w:rsidR="00485393" w:rsidRDefault="00485393" w:rsidP="00485393">
      <w:pPr>
        <w:pStyle w:val="Title"/>
      </w:pPr>
      <w:r w:rsidRPr="00485393">
        <w:lastRenderedPageBreak/>
        <w:t>Bipolar Disorder</w:t>
      </w:r>
    </w:p>
    <w:p w14:paraId="121811D3" w14:textId="77777777" w:rsidR="00C222AD" w:rsidRDefault="00A02DDD" w:rsidP="00ED78D6">
      <w:r>
        <w:t xml:space="preserve">Bipolar disorder is a mental health condition </w:t>
      </w:r>
      <w:r w:rsidR="00B435C4">
        <w:t>characterized</w:t>
      </w:r>
      <w:r>
        <w:t xml:space="preserve"> by alternating periods of depression and manic (elevated mood) episodes. </w:t>
      </w:r>
      <w:r w:rsidR="00ED78D6">
        <w:t>This</w:t>
      </w:r>
      <w:r w:rsidR="00704B3A" w:rsidRPr="00704B3A">
        <w:t xml:space="preserve"> mental illness </w:t>
      </w:r>
      <w:r w:rsidR="00B435C4">
        <w:t xml:space="preserve">was </w:t>
      </w:r>
      <w:r w:rsidR="00ED78D6">
        <w:t xml:space="preserve">also </w:t>
      </w:r>
      <w:r w:rsidR="00704B3A" w:rsidRPr="00704B3A">
        <w:t xml:space="preserve">formerly </w:t>
      </w:r>
      <w:r w:rsidR="00ED78D6" w:rsidRPr="00704B3A">
        <w:t>known</w:t>
      </w:r>
      <w:r w:rsidR="00704B3A" w:rsidRPr="00704B3A">
        <w:t xml:space="preserve"> as Manic Depressive Illness. It varies widely from one individual to another but usually consists of uncontrollable mood swings from dangerous highs called mania, to dangerous lows of severe depression. Both can last</w:t>
      </w:r>
      <w:r w:rsidR="00B435C4">
        <w:t xml:space="preserve"> for months or even longer and</w:t>
      </w:r>
      <w:r w:rsidR="00704B3A" w:rsidRPr="00704B3A">
        <w:t xml:space="preserve"> can require hospitalization. It is probably genetically determined although it can manifest itself at any point in life. It cannot be </w:t>
      </w:r>
      <w:r w:rsidR="00B435C4">
        <w:t>avoided but</w:t>
      </w:r>
      <w:r w:rsidR="00704B3A" w:rsidRPr="005D1C26">
        <w:t xml:space="preserve"> can be treated </w:t>
      </w:r>
      <w:r w:rsidR="00B435C4">
        <w:t>through</w:t>
      </w:r>
      <w:r w:rsidR="00704B3A" w:rsidRPr="005D1C26">
        <w:t xml:space="preserve"> regular psychiatric supervision and medication. </w:t>
      </w:r>
      <w:r w:rsidR="00ED78D6" w:rsidRPr="005D1C26">
        <w:t>It can occur at any time in life but usually</w:t>
      </w:r>
      <w:r w:rsidRPr="005D1C26">
        <w:t xml:space="preserve"> </w:t>
      </w:r>
      <w:r w:rsidR="00ED78D6" w:rsidRPr="005D1C26">
        <w:t xml:space="preserve">initiates in the </w:t>
      </w:r>
      <w:r w:rsidRPr="005D1C26">
        <w:t>mid-teenage ye</w:t>
      </w:r>
      <w:r w:rsidR="00ED78D6" w:rsidRPr="005D1C26">
        <w:t>ars</w:t>
      </w:r>
      <w:r w:rsidRPr="005D1C26">
        <w:t xml:space="preserve">. </w:t>
      </w:r>
      <w:r w:rsidR="001B6C9D" w:rsidRPr="005D1C26">
        <w:t>Unfortunately, the</w:t>
      </w:r>
      <w:r w:rsidRPr="005D1C26">
        <w:t xml:space="preserve"> depressive </w:t>
      </w:r>
      <w:r w:rsidR="00CE09F9" w:rsidRPr="005D1C26">
        <w:t>periods</w:t>
      </w:r>
      <w:r w:rsidRPr="005D1C26">
        <w:t xml:space="preserve"> of bipolar disorder </w:t>
      </w:r>
      <w:r w:rsidR="001B6C9D" w:rsidRPr="005D1C26">
        <w:t xml:space="preserve">are very severe and in some cases it is chronic </w:t>
      </w:r>
      <w:r w:rsidR="00B435C4">
        <w:t>compared to</w:t>
      </w:r>
      <w:r w:rsidRPr="005D1C26">
        <w:t xml:space="preserve"> </w:t>
      </w:r>
      <w:r w:rsidR="001B6C9D" w:rsidRPr="005D1C26">
        <w:t>usual</w:t>
      </w:r>
      <w:r w:rsidRPr="005D1C26">
        <w:t xml:space="preserve"> depression, and often </w:t>
      </w:r>
      <w:r w:rsidR="001B6C9D" w:rsidRPr="005D1C26">
        <w:t>results in</w:t>
      </w:r>
      <w:r w:rsidRPr="005D1C26">
        <w:t xml:space="preserve"> suicidal </w:t>
      </w:r>
      <w:r w:rsidR="001B6C9D" w:rsidRPr="005D1C26">
        <w:t>thoughts</w:t>
      </w:r>
      <w:r w:rsidRPr="005D1C26">
        <w:t xml:space="preserve">. </w:t>
      </w:r>
      <w:r w:rsidR="001B6C9D" w:rsidRPr="005D1C26">
        <w:t>Sadly</w:t>
      </w:r>
      <w:r w:rsidRPr="005D1C26">
        <w:t>, most</w:t>
      </w:r>
      <w:r w:rsidR="001B6C9D" w:rsidRPr="005D1C26">
        <w:t xml:space="preserve"> of the p</w:t>
      </w:r>
      <w:r w:rsidR="00B435C4">
        <w:t>eople</w:t>
      </w:r>
      <w:r w:rsidR="001B6C9D" w:rsidRPr="005D1C26">
        <w:t xml:space="preserve"> suffering from bipolar disorder mostly face depressive times</w:t>
      </w:r>
      <w:r w:rsidRPr="005D1C26">
        <w:t>.</w:t>
      </w:r>
      <w:r w:rsidR="005B708A" w:rsidRPr="005D1C26">
        <w:t xml:space="preserve"> </w:t>
      </w:r>
    </w:p>
    <w:p w14:paraId="4199330D" w14:textId="57AEB5B0" w:rsidR="00B30787" w:rsidRDefault="005B708A" w:rsidP="00ED78D6">
      <w:r w:rsidRPr="005D1C26">
        <w:t>The only reason bipolar</w:t>
      </w:r>
      <w:r w:rsidR="00B435C4">
        <w:t xml:space="preserve"> disorder</w:t>
      </w:r>
      <w:r w:rsidRPr="005D1C26">
        <w:t xml:space="preserve"> is considered </w:t>
      </w:r>
      <w:r w:rsidR="00B435C4">
        <w:t>as one</w:t>
      </w:r>
      <w:r w:rsidRPr="005D1C26">
        <w:t xml:space="preserve"> is because </w:t>
      </w:r>
      <w:r w:rsidR="00E47002">
        <w:t>the</w:t>
      </w:r>
      <w:r w:rsidRPr="005D1C26">
        <w:t xml:space="preserve"> current progressive culture insists that all people think </w:t>
      </w:r>
      <w:r w:rsidRPr="005B708A">
        <w:t xml:space="preserve">in exactly the same way. Since it's obvious that bipolar people don't think the same way as other people, they have to work around it by telling </w:t>
      </w:r>
      <w:r w:rsidR="00E47002">
        <w:t>others that</w:t>
      </w:r>
      <w:r w:rsidR="00846018">
        <w:t xml:space="preserve"> they are suffering. </w:t>
      </w:r>
      <w:r w:rsidR="003E3A84" w:rsidRPr="003E3A84">
        <w:t>Bipolar people have a high bar for how meaningful and excitin</w:t>
      </w:r>
      <w:r w:rsidR="00B30787">
        <w:t>g they feel their lives should b</w:t>
      </w:r>
      <w:r w:rsidR="003E3A84" w:rsidRPr="003E3A84">
        <w:t>e. When their</w:t>
      </w:r>
      <w:r w:rsidR="00B435C4">
        <w:t xml:space="preserve"> lives don't meet that standard, </w:t>
      </w:r>
      <w:r w:rsidR="003E3A84" w:rsidRPr="003E3A84">
        <w:t xml:space="preserve">they get depressed and desperately ruminate trying to think of ways their life could have more meaning. </w:t>
      </w:r>
      <w:r w:rsidR="00B30787">
        <w:t xml:space="preserve">When they finally </w:t>
      </w:r>
      <w:r w:rsidR="003E3A84" w:rsidRPr="003E3A84">
        <w:t>find such a potential source of meaning</w:t>
      </w:r>
      <w:r w:rsidR="00B435C4">
        <w:t>,</w:t>
      </w:r>
      <w:r w:rsidR="003E3A84" w:rsidRPr="003E3A84">
        <w:t xml:space="preserve"> </w:t>
      </w:r>
      <w:r w:rsidR="00B30787">
        <w:t xml:space="preserve">they get highly motivated towards some actions, that produces either favorable of unfavorable results. </w:t>
      </w:r>
    </w:p>
    <w:p w14:paraId="3956694E" w14:textId="517E1ACE" w:rsidR="00A02DDD" w:rsidRPr="005561FA" w:rsidRDefault="00A02DDD" w:rsidP="00856C60">
      <w:pPr>
        <w:rPr>
          <w:color w:val="FF0000"/>
        </w:rPr>
      </w:pPr>
      <w:r>
        <w:t xml:space="preserve">Bipolar disorder is strongly hereditary, more so than simple depression. There is a somewhat elusive idea that it's romantically not such a bad affliction to have as it tends to affect high achieving creative people like poets, musicians, artists </w:t>
      </w:r>
      <w:r w:rsidR="005D1C26">
        <w:t>etc.,</w:t>
      </w:r>
      <w:r>
        <w:t xml:space="preserve"> </w:t>
      </w:r>
      <w:r w:rsidR="005D1C26">
        <w:t>nevertheless</w:t>
      </w:r>
      <w:r w:rsidR="00B435C4">
        <w:t>,</w:t>
      </w:r>
      <w:r>
        <w:t xml:space="preserve"> this is far from the </w:t>
      </w:r>
      <w:r w:rsidRPr="00A26C94">
        <w:lastRenderedPageBreak/>
        <w:t>truth.</w:t>
      </w:r>
      <w:r w:rsidR="00856C60" w:rsidRPr="00A26C94">
        <w:t xml:space="preserve"> </w:t>
      </w:r>
      <w:r w:rsidR="005D1C26" w:rsidRPr="00A26C94">
        <w:t>Sometimes it can be as disabling</w:t>
      </w:r>
      <w:r w:rsidR="00856C60" w:rsidRPr="00A26C94">
        <w:t xml:space="preserve"> as schizophrenia, </w:t>
      </w:r>
      <w:r w:rsidR="005D1C26" w:rsidRPr="00A26C94">
        <w:t>can also diminish the normal</w:t>
      </w:r>
      <w:r w:rsidR="00856C60" w:rsidRPr="00A26C94">
        <w:t xml:space="preserve"> life-expectancy by some 20 years</w:t>
      </w:r>
      <w:r w:rsidR="00813DF4">
        <w:t xml:space="preserve">, </w:t>
      </w:r>
      <w:r w:rsidR="0097653A">
        <w:t xml:space="preserve">dejecting for the loved ones of victims and for </w:t>
      </w:r>
      <w:r w:rsidR="00813DF4">
        <w:t>the patient him</w:t>
      </w:r>
      <w:r w:rsidR="0097653A">
        <w:t>self.</w:t>
      </w:r>
      <w:r w:rsidR="004E14F3">
        <w:t xml:space="preserve"> Some of the causes that contribute to bipolar disorder are</w:t>
      </w:r>
      <w:r w:rsidR="00583445" w:rsidRPr="00583445">
        <w:t xml:space="preserve"> emotional or physical trauma, drug abuse,</w:t>
      </w:r>
      <w:r w:rsidR="00856C60" w:rsidRPr="00583445">
        <w:t xml:space="preserve"> and the </w:t>
      </w:r>
      <w:r w:rsidR="00583445" w:rsidRPr="00583445">
        <w:t xml:space="preserve">negative effects </w:t>
      </w:r>
      <w:r w:rsidR="00856C60" w:rsidRPr="00583445">
        <w:t xml:space="preserve">of some </w:t>
      </w:r>
      <w:r w:rsidR="00583445" w:rsidRPr="00583445">
        <w:t>medicines</w:t>
      </w:r>
      <w:r w:rsidR="005E68AC">
        <w:t>,</w:t>
      </w:r>
      <w:r w:rsidR="00856C60" w:rsidRPr="00583445">
        <w:t xml:space="preserve"> </w:t>
      </w:r>
      <w:r w:rsidR="00583445" w:rsidRPr="00583445">
        <w:t>particularly</w:t>
      </w:r>
      <w:r w:rsidR="00856C60" w:rsidRPr="00583445">
        <w:t xml:space="preserve"> broad spectrum modern antidepressants.</w:t>
      </w:r>
    </w:p>
    <w:p w14:paraId="43129FF7" w14:textId="768C8FC6" w:rsidR="00BD685B" w:rsidRDefault="00405B3D" w:rsidP="00727ADB">
      <w:r>
        <w:t>T</w:t>
      </w:r>
      <w:r w:rsidR="007D26C7">
        <w:t xml:space="preserve">here are generally four types </w:t>
      </w:r>
      <w:r w:rsidR="00BD685B" w:rsidRPr="007D26C7">
        <w:t>of bipolar disorder</w:t>
      </w:r>
      <w:r>
        <w:t xml:space="preserve"> according to the National Institute of Mental Health</w:t>
      </w:r>
      <w:r w:rsidR="00E41CBE">
        <w:t xml:space="preserve"> </w:t>
      </w:r>
      <w:r w:rsidR="00E41CBE">
        <w:fldChar w:fldCharType="begin"/>
      </w:r>
      <w:r w:rsidR="00E41CBE">
        <w:instrText xml:space="preserve"> ADDIN ZOTERO_ITEM CSL_CITATION {"citationID":"BwDKmWNQ","properties":{"formattedCitation":"(\\uc0\\u8220{}NIMH\\uc0\\u8239{}\\uc0\\u187{} Bipolar Disorder,\\uc0\\u8221{} n.d.)","plainCitation":"(“NIMH » Bipolar Disorder,” n.d.)","noteIndex":0},"citationItems":[{"id":1225,"uris":["http://zotero.org/users/local/orkqtrjP/items/JFGB9CKI"],"uri":["http://zotero.org/users/local/orkqtrjP/items/JFGB9CKI"],"itemData":{"id":1225,"type":"webpage","title":"NIMH » Bipolar Disorder","URL":"https://www.nimh.nih.gov/health/topics/bipolar-disorder/index.shtml","accessed":{"date-parts":[["2019",10,13]]}}}],"schema":"https://github.com/citation-style-language/schema/raw/master/csl-citation.json"} </w:instrText>
      </w:r>
      <w:r w:rsidR="00E41CBE">
        <w:fldChar w:fldCharType="separate"/>
      </w:r>
      <w:r w:rsidR="00E41CBE" w:rsidRPr="00E41CBE">
        <w:rPr>
          <w:rFonts w:ascii="Times New Roman" w:hAnsi="Times New Roman" w:cs="Times New Roman"/>
        </w:rPr>
        <w:t>(“NIMH » Bipolar Disorder,” n.d.)</w:t>
      </w:r>
      <w:r w:rsidR="00E41CBE">
        <w:fldChar w:fldCharType="end"/>
      </w:r>
      <w:r w:rsidR="00BD685B" w:rsidRPr="007D26C7">
        <w:t xml:space="preserve">. </w:t>
      </w:r>
      <w:r w:rsidR="00727ADB">
        <w:t xml:space="preserve">The first one is, </w:t>
      </w:r>
      <w:r w:rsidR="005E68AC">
        <w:t xml:space="preserve">Bipolar I disorder; </w:t>
      </w:r>
      <w:r w:rsidR="00984BA9" w:rsidRPr="00C773CC">
        <w:t>this disorder is characterized by mania periods of at least 7 days</w:t>
      </w:r>
      <w:r w:rsidR="00C773CC">
        <w:t xml:space="preserve"> or any other time duration.  In case of </w:t>
      </w:r>
      <w:r w:rsidR="00C773CC" w:rsidRPr="00C773CC">
        <w:t>depressive episodes</w:t>
      </w:r>
      <w:r w:rsidR="005E68AC">
        <w:t xml:space="preserve">, </w:t>
      </w:r>
      <w:r w:rsidR="00C773CC">
        <w:t>the patient needs to be treated in</w:t>
      </w:r>
      <w:r w:rsidR="005E68AC">
        <w:t xml:space="preserve"> a </w:t>
      </w:r>
      <w:r w:rsidR="00C773CC">
        <w:t xml:space="preserve">hospital to prevent self-harm resulting from </w:t>
      </w:r>
      <w:r w:rsidR="00C773CC" w:rsidRPr="00C773CC">
        <w:t>reckless behavior.</w:t>
      </w:r>
      <w:r w:rsidR="00727ADB">
        <w:t xml:space="preserve"> The second is </w:t>
      </w:r>
      <w:r w:rsidR="00BD685B" w:rsidRPr="00BB2478">
        <w:t>Bipolar II disorder</w:t>
      </w:r>
      <w:r w:rsidR="005E68AC">
        <w:t xml:space="preserve">; </w:t>
      </w:r>
      <w:r w:rsidR="00BB2478" w:rsidRPr="00BB2478">
        <w:t xml:space="preserve">a person suffering from BP2 undergoes experiences of </w:t>
      </w:r>
      <w:r w:rsidR="00BD685B" w:rsidRPr="00BB2478">
        <w:t xml:space="preserve">depression and hypomania. </w:t>
      </w:r>
      <w:r w:rsidR="00BB2478">
        <w:t xml:space="preserve">Generally people with BP 2 </w:t>
      </w:r>
      <w:r w:rsidR="00BB2478" w:rsidRPr="00984BA9">
        <w:t xml:space="preserve">undergo less extreme </w:t>
      </w:r>
      <w:r w:rsidR="00BD685B" w:rsidRPr="00984BA9">
        <w:t>Hypomania full manic episode. People</w:t>
      </w:r>
      <w:r w:rsidR="00CA25FD" w:rsidRPr="00984BA9">
        <w:t xml:space="preserve"> suffering from</w:t>
      </w:r>
      <w:r w:rsidR="00BD685B" w:rsidRPr="00984BA9">
        <w:t xml:space="preserve"> bipolar II disorder </w:t>
      </w:r>
      <w:r w:rsidR="00CA25FD" w:rsidRPr="00984BA9">
        <w:t>generally do not undergo</w:t>
      </w:r>
      <w:r w:rsidR="00BD685B" w:rsidRPr="00984BA9">
        <w:t xml:space="preserve"> full mania. </w:t>
      </w:r>
      <w:r w:rsidR="00AB6DFE" w:rsidRPr="00984BA9">
        <w:t xml:space="preserve">BP 2 is </w:t>
      </w:r>
      <w:r w:rsidR="00AB6DFE" w:rsidRPr="00AB6DFE">
        <w:t>characterized by mood swings without mania. Depression usually is the predominant mood but there could be long periods of euthymic (normal) emotions. Forays into hypomania may cause some chaos but it isn't irreparable. Apologies will likely be necessary for some offensive behavior.</w:t>
      </w:r>
      <w:r w:rsidR="00984BA9" w:rsidRPr="00984BA9">
        <w:t xml:space="preserve"> </w:t>
      </w:r>
      <w:r w:rsidR="00984BA9" w:rsidRPr="00AB6DFE">
        <w:t>In contrast to hypomania, manic symptoms negatively affect every aspect of someone's life. There is nothing good</w:t>
      </w:r>
      <w:r w:rsidR="00846018">
        <w:t xml:space="preserve"> that is attributable to mania, it </w:t>
      </w:r>
      <w:bookmarkStart w:id="0" w:name="_GoBack"/>
      <w:bookmarkEnd w:id="0"/>
      <w:r w:rsidR="00846018">
        <w:t xml:space="preserve">often </w:t>
      </w:r>
      <w:r w:rsidR="00984BA9" w:rsidRPr="00AB6DFE">
        <w:t>lead</w:t>
      </w:r>
      <w:r w:rsidR="00846018">
        <w:t>s</w:t>
      </w:r>
      <w:r w:rsidR="00984BA9" w:rsidRPr="00AB6DFE">
        <w:t xml:space="preserve"> to hospitalization and/or intensive psychotherapy and a change in medications.</w:t>
      </w:r>
    </w:p>
    <w:p w14:paraId="3C8F9D46" w14:textId="66D9E35A" w:rsidR="00727ADB" w:rsidRPr="00AB6DFE" w:rsidRDefault="00727ADB" w:rsidP="00727ADB">
      <w:r w:rsidRPr="00AB6DFE">
        <w:t>The difference</w:t>
      </w:r>
      <w:r>
        <w:t xml:space="preserve"> between both the types</w:t>
      </w:r>
      <w:r w:rsidRPr="00AB6DFE">
        <w:t xml:space="preserve"> is in the levels of symptom severity. It's the same tree</w:t>
      </w:r>
      <w:r w:rsidR="00DF6F88">
        <w:t>,</w:t>
      </w:r>
      <w:r w:rsidRPr="00AB6DFE">
        <w:t xml:space="preserve"> just different branches. Bipolar 1 is the most extreme and worst case scenario of those afflicted. Bipolar 2 has the potential to be as symptomatic as Bipolar 1</w:t>
      </w:r>
      <w:r w:rsidR="00DF6F88">
        <w:t>,</w:t>
      </w:r>
      <w:r w:rsidRPr="00AB6DFE">
        <w:t xml:space="preserve"> but it usually does not escalate to the same degree as Bipolar 1 and does not happen as often or for as long as</w:t>
      </w:r>
      <w:r w:rsidR="00DF6F88">
        <w:t xml:space="preserve"> it does to</w:t>
      </w:r>
      <w:r w:rsidRPr="00AB6DFE">
        <w:t xml:space="preserve"> </w:t>
      </w:r>
      <w:r w:rsidRPr="00AB6DFE">
        <w:lastRenderedPageBreak/>
        <w:t>a Bipolar 1 afflicted person. There is less uncontrolled mania with Bipolar 2. Therein lies the difference.</w:t>
      </w:r>
    </w:p>
    <w:p w14:paraId="6C915866" w14:textId="3D373EB4" w:rsidR="0042153E" w:rsidRPr="0042153E" w:rsidRDefault="00AB6DFE" w:rsidP="004A3766">
      <w:proofErr w:type="spellStart"/>
      <w:r w:rsidRPr="00AB6DFE">
        <w:t>Cyclothymia</w:t>
      </w:r>
      <w:proofErr w:type="spellEnd"/>
      <w:r w:rsidRPr="00AB6DFE">
        <w:t xml:space="preserve"> is a mild form of the disorder, in which the patient has less severe mood swings than you see in Bipolar 1</w:t>
      </w:r>
      <w:r w:rsidR="00846018">
        <w:t xml:space="preserve"> or 2 while non specified m</w:t>
      </w:r>
      <w:r w:rsidRPr="00AB6DFE">
        <w:t xml:space="preserve">eans this version of the disorder doesn’t fit into any one of the aforementioned categories; it basically means that the illness looks like bipolar but doesn’t meet the criteria for a definitive diagnosis. </w:t>
      </w:r>
      <w:r w:rsidR="004A3766">
        <w:t>The fourth category is o</w:t>
      </w:r>
      <w:r w:rsidR="00BD685B" w:rsidRPr="0042153E">
        <w:t>ther specified an</w:t>
      </w:r>
      <w:r w:rsidR="0042153E" w:rsidRPr="0042153E">
        <w:t xml:space="preserve">d </w:t>
      </w:r>
      <w:r w:rsidR="00DF6F88">
        <w:t>unspecified bipolar disorders. I</w:t>
      </w:r>
      <w:r w:rsidR="0042153E" w:rsidRPr="0042153E">
        <w:t>f a person do</w:t>
      </w:r>
      <w:r w:rsidR="00DF6F88">
        <w:t>es not fit</w:t>
      </w:r>
      <w:r w:rsidR="0042153E" w:rsidRPr="0042153E">
        <w:t xml:space="preserve"> in</w:t>
      </w:r>
      <w:r w:rsidR="00DF6F88">
        <w:t>to</w:t>
      </w:r>
      <w:r w:rsidR="0042153E" w:rsidRPr="0042153E">
        <w:t xml:space="preserve"> any of the above mentioned types, </w:t>
      </w:r>
      <w:r w:rsidR="0042153E">
        <w:t xml:space="preserve">such a bipolar disorder can be declared as </w:t>
      </w:r>
      <w:r w:rsidR="0042153E" w:rsidRPr="0042153E">
        <w:t>"unspecified bipolar disorder,"</w:t>
      </w:r>
      <w:r w:rsidR="0042153E">
        <w:t xml:space="preserve"> or </w:t>
      </w:r>
      <w:r w:rsidR="0042153E" w:rsidRPr="0042153E">
        <w:t>"other specified bipolar disorder"</w:t>
      </w:r>
      <w:r w:rsidR="0042153E">
        <w:t xml:space="preserve">, based on the symptoms they show. </w:t>
      </w:r>
    </w:p>
    <w:p w14:paraId="1EF93652" w14:textId="7979D1C4" w:rsidR="007F4F4D" w:rsidRDefault="007F4F4D" w:rsidP="00DF6F88">
      <w:r>
        <w:t>Although there are arbitrary distinctions made between type one and type two, it's generally recognized as a spectrum disorder. The thing with bipolar is that it tends to ma</w:t>
      </w:r>
      <w:r w:rsidR="00DF6F88">
        <w:t xml:space="preserve">nifest in unique ways; </w:t>
      </w:r>
      <w:r>
        <w:t>in other words</w:t>
      </w:r>
      <w:r w:rsidR="00DF6F88">
        <w:t>,</w:t>
      </w:r>
      <w:r>
        <w:t xml:space="preserve"> its characteristics seem to depend on the individual. Depression tends to look the same no matter who's wearing it. Mania in bipolar can be extreme </w:t>
      </w:r>
      <w:r w:rsidR="006D4F5A">
        <w:t>megalomania</w:t>
      </w:r>
      <w:r>
        <w:t>, or just spending more at the mall. Mood swings and cycling in type one bipolar is more extreme than in type two. They are at more risk of suicide. Any guide that says bipolar fits neatly into categories is arbitrary and of limited use, except for people who need things to fit neatly away.</w:t>
      </w:r>
    </w:p>
    <w:p w14:paraId="59A5A59B" w14:textId="77777777" w:rsidR="00485393" w:rsidRDefault="00485393" w:rsidP="00DF6F88">
      <w:pPr>
        <w:pStyle w:val="Heading1"/>
        <w:jc w:val="left"/>
      </w:pPr>
      <w:r>
        <w:t xml:space="preserve"> </w:t>
      </w:r>
      <w:r w:rsidR="004A3766">
        <w:t xml:space="preserve">Disorder among kids and teens and Disorder Symptoms </w:t>
      </w:r>
    </w:p>
    <w:p w14:paraId="42CEFF87" w14:textId="71481916" w:rsidR="00BB3BAA" w:rsidRDefault="00BB3BAA" w:rsidP="00485393">
      <w:r>
        <w:t>There is a likelihood of prevalen</w:t>
      </w:r>
      <w:r w:rsidR="009E1E74">
        <w:t>ce of bipolar disorder among kids and young adults,</w:t>
      </w:r>
      <w:r>
        <w:t xml:space="preserve"> though it is very rare. Amid kids, bipolar disorder can occur when a </w:t>
      </w:r>
      <w:r w:rsidR="009E1E74">
        <w:t>trigger or stimulus results in clear</w:t>
      </w:r>
      <w:r>
        <w:t xml:space="preserve"> signs of depression</w:t>
      </w:r>
      <w:r w:rsidR="005F3733">
        <w:t xml:space="preserve"> or mania, but in some cases no clear trigger can be observed. Children often display uncontrolled behavior so it is almost impossible to identify this disorder among kids. This often leads to controversy in the diagno</w:t>
      </w:r>
      <w:r w:rsidR="009E1E74">
        <w:t>sis of bipolar disorder among</w:t>
      </w:r>
      <w:r w:rsidR="005F3733">
        <w:t xml:space="preserve"> young children. </w:t>
      </w:r>
      <w:r w:rsidR="00EA0FD1">
        <w:lastRenderedPageBreak/>
        <w:t>Kids having such a disorder m</w:t>
      </w:r>
      <w:r w:rsidR="009E1E74">
        <w:t>a</w:t>
      </w:r>
      <w:r w:rsidR="00EA0FD1">
        <w:t>y exhibit severe temper tantrums for consistent few hours and they also fail to learn alternate behavior. In this age</w:t>
      </w:r>
      <w:r w:rsidR="009E1E74">
        <w:t>,</w:t>
      </w:r>
      <w:r w:rsidR="00EA0FD1">
        <w:t xml:space="preserve"> the symptoms of bipolar disorder also resemble </w:t>
      </w:r>
      <w:r w:rsidR="009E1E74">
        <w:t xml:space="preserve">the symptoms of </w:t>
      </w:r>
      <w:r w:rsidR="00EA0FD1" w:rsidRPr="00EA0FD1">
        <w:t>attention deficit hyperactivity disorder (ADHD).</w:t>
      </w:r>
      <w:r w:rsidR="00EA0FD1">
        <w:t xml:space="preserve"> </w:t>
      </w:r>
      <w:r w:rsidR="00BC67D5">
        <w:t xml:space="preserve">However, signs of disorder can be observed among teens. </w:t>
      </w:r>
    </w:p>
    <w:p w14:paraId="1A2DBE2E" w14:textId="545BBD98" w:rsidR="00BC67D5" w:rsidRDefault="00BC67D5" w:rsidP="00485393">
      <w:r>
        <w:t>Te</w:t>
      </w:r>
      <w:r w:rsidR="007A6139">
        <w:t>e</w:t>
      </w:r>
      <w:r>
        <w:t xml:space="preserve">ns </w:t>
      </w:r>
      <w:r w:rsidR="006D2A4B">
        <w:t xml:space="preserve">and adults </w:t>
      </w:r>
      <w:r>
        <w:t xml:space="preserve">having bipolar disorder show risky behaviors such </w:t>
      </w:r>
      <w:r w:rsidR="007A6139">
        <w:t xml:space="preserve">as drug or alcohol use, </w:t>
      </w:r>
      <w:r w:rsidR="007A6139" w:rsidRPr="007A6139">
        <w:t>thinking more about death or suicide</w:t>
      </w:r>
      <w:r w:rsidR="007A6139">
        <w:t xml:space="preserve">, poor academic performance, </w:t>
      </w:r>
      <w:r w:rsidR="007A6139" w:rsidRPr="007A6139">
        <w:t xml:space="preserve">reckless sexual activity, </w:t>
      </w:r>
      <w:r w:rsidR="00A6668B">
        <w:t>and fighting</w:t>
      </w:r>
      <w:r w:rsidR="009E1E74">
        <w:t>, etc. A y</w:t>
      </w:r>
      <w:r w:rsidR="00A6668B">
        <w:t>oung person showing these symptoms</w:t>
      </w:r>
      <w:r w:rsidR="009E1E74">
        <w:t xml:space="preserve"> may</w:t>
      </w:r>
      <w:r w:rsidR="00A6668B">
        <w:t xml:space="preserve"> need to see a mental health professional and may be diagnosed with </w:t>
      </w:r>
      <w:r w:rsidR="00A6668B" w:rsidRPr="00A6668B">
        <w:t>bipolar disorder</w:t>
      </w:r>
      <w:r w:rsidR="00A6668B">
        <w:t xml:space="preserve">. </w:t>
      </w:r>
    </w:p>
    <w:p w14:paraId="67E59FE8" w14:textId="77777777" w:rsidR="00A573AD" w:rsidRDefault="00D90C57" w:rsidP="00651118">
      <w:pPr>
        <w:pStyle w:val="Heading2"/>
      </w:pPr>
      <w:r>
        <w:t xml:space="preserve">Symptoms </w:t>
      </w:r>
    </w:p>
    <w:p w14:paraId="6F348622" w14:textId="269D172C" w:rsidR="005C4EEE" w:rsidRDefault="00846018" w:rsidP="00404E42">
      <w:r>
        <w:t>One</w:t>
      </w:r>
      <w:r w:rsidR="00D76D4F">
        <w:t xml:space="preserve"> cannot</w:t>
      </w:r>
      <w:r w:rsidR="005C4EEE">
        <w:t xml:space="preserve"> call the symptoms </w:t>
      </w:r>
      <w:r>
        <w:t xml:space="preserve">of bipolar disorder </w:t>
      </w:r>
      <w:r w:rsidR="005C4EEE">
        <w:t xml:space="preserve">‘hidden’ </w:t>
      </w:r>
      <w:r w:rsidR="00D76D4F">
        <w:t>but one can</w:t>
      </w:r>
      <w:r w:rsidR="005C4EEE">
        <w:t xml:space="preserve"> say </w:t>
      </w:r>
      <w:r>
        <w:t xml:space="preserve">they are generally ‘not talked about’. </w:t>
      </w:r>
      <w:r w:rsidR="005C4EEE">
        <w:t>For example: headaches, sensitivity to light, sound, touch, changes in appetite, tingling in the extremities when Manic, rage, and inappropriate emotional responses to ‘normal’ stimuli that occur frequen</w:t>
      </w:r>
      <w:r w:rsidR="00D76D4F">
        <w:t>tly no matter what you do</w:t>
      </w:r>
      <w:r w:rsidR="00405B3D">
        <w:t xml:space="preserve"> </w:t>
      </w:r>
      <w:r w:rsidR="00405B3D">
        <w:fldChar w:fldCharType="begin"/>
      </w:r>
      <w:r w:rsidR="002B24AA">
        <w:instrText xml:space="preserve"> ADDIN ZOTERO_ITEM CSL_CITATION {"citationID":"oRha5oeD","properties":{"unsorted":true,"formattedCitation":"(RN, n.d.)","plainCitation":"(RN, n.d.)","noteIndex":0},"citationItems":[{"id":1227,"uris":["http://zotero.org/users/local/orkqtrjP/items/WZH3XBFK"],"uri":["http://zotero.org/users/local/orkqtrjP/items/WZH3XBFK"],"itemData":{"id":1227,"type":"webpage","title":"Bipolar disorder: How to spot the signs and when to see a doctor","URL":"https://www.medicalnewstoday.com/articles/312143.php","author":[{"family":"RN","given":"Nicole Galan"}],"accessed":{"date-parts":[["2019",10,13]]}}}],"schema":"https://github.com/citation-style-language/schema/raw/master/csl-citation.json"} </w:instrText>
      </w:r>
      <w:r w:rsidR="00405B3D">
        <w:fldChar w:fldCharType="separate"/>
      </w:r>
      <w:r w:rsidR="002B24AA" w:rsidRPr="002B24AA">
        <w:rPr>
          <w:rFonts w:ascii="Times New Roman" w:hAnsi="Times New Roman" w:cs="Times New Roman"/>
        </w:rPr>
        <w:t>(RN, n.d.)</w:t>
      </w:r>
      <w:r w:rsidR="00405B3D">
        <w:fldChar w:fldCharType="end"/>
      </w:r>
      <w:r w:rsidR="00D76D4F">
        <w:t xml:space="preserve">. One with </w:t>
      </w:r>
      <w:r w:rsidR="00405B3D">
        <w:t>disorder if</w:t>
      </w:r>
      <w:r w:rsidR="005C4EEE">
        <w:t xml:space="preserve"> hear a certain so</w:t>
      </w:r>
      <w:r w:rsidR="00D76D4F">
        <w:t xml:space="preserve">ng playing start to cry out, </w:t>
      </w:r>
      <w:r w:rsidR="005C4EEE">
        <w:t xml:space="preserve"> </w:t>
      </w:r>
      <w:r w:rsidR="00D76D4F">
        <w:t>they</w:t>
      </w:r>
      <w:r w:rsidR="005C4EEE">
        <w:t xml:space="preserve"> know it's going to happen but there's not a thing </w:t>
      </w:r>
      <w:r w:rsidR="00D76D4F">
        <w:t>they</w:t>
      </w:r>
      <w:r w:rsidR="005C4EEE">
        <w:t xml:space="preserve"> can do about it. </w:t>
      </w:r>
      <w:r w:rsidR="00405B3D">
        <w:t>Headaches</w:t>
      </w:r>
      <w:r w:rsidR="005C4EEE">
        <w:t xml:space="preserve"> </w:t>
      </w:r>
      <w:r w:rsidR="00405B3D">
        <w:t>get</w:t>
      </w:r>
      <w:r w:rsidR="00E16DB1">
        <w:t xml:space="preserve"> worse and victims of mania show aggression towards those who disagree to their ideas and views. </w:t>
      </w:r>
      <w:r w:rsidR="005C4EEE">
        <w:t>If the social stigma of</w:t>
      </w:r>
      <w:r w:rsidR="00404E42">
        <w:t xml:space="preserve"> bi-polar weren't so prevalent it can be assumed that</w:t>
      </w:r>
      <w:r w:rsidR="005C4EEE">
        <w:t xml:space="preserve"> more patients would talk about those certain symptoms that don't ‘fit.’</w:t>
      </w:r>
    </w:p>
    <w:p w14:paraId="4D0AB40C" w14:textId="77777777" w:rsidR="006F114B" w:rsidRDefault="00D90C57" w:rsidP="002E1F54">
      <w:r>
        <w:t xml:space="preserve">Impacts </w:t>
      </w:r>
      <w:r w:rsidR="002E1F54">
        <w:t>of bipolar disorder are also severe on the victim.</w:t>
      </w:r>
      <w:r w:rsidR="006F114B">
        <w:t xml:space="preserve"> It </w:t>
      </w:r>
      <w:r w:rsidR="002E1F54">
        <w:t>becomes</w:t>
      </w:r>
      <w:r w:rsidR="006F114B">
        <w:t xml:space="preserve"> a long and rough ride</w:t>
      </w:r>
      <w:r w:rsidR="002E1F54">
        <w:t xml:space="preserve"> for them</w:t>
      </w:r>
      <w:r w:rsidR="00E41CBE">
        <w:t>. Basically bi</w:t>
      </w:r>
      <w:r w:rsidR="006F114B">
        <w:t xml:space="preserve">polar disorder is displayed as a person whose mood swings are so extreme it interfere with everyday life. Initially doctors tried to classify </w:t>
      </w:r>
      <w:r w:rsidR="00E01B66">
        <w:t>the victim as a manic depressant t</w:t>
      </w:r>
      <w:r w:rsidR="006F114B">
        <w:t xml:space="preserve">hat is when the patient suffers from extreme highs. Symptoms include but not limited to poor health and sleep hygiene, delusions of </w:t>
      </w:r>
      <w:r w:rsidR="00E01B66">
        <w:t>grandiosity, racing</w:t>
      </w:r>
      <w:r w:rsidR="006F114B">
        <w:t xml:space="preserve"> thoughts, lack of </w:t>
      </w:r>
      <w:r w:rsidR="00E01B66">
        <w:t>appetite, weight</w:t>
      </w:r>
      <w:r w:rsidR="006F114B">
        <w:t xml:space="preserve"> </w:t>
      </w:r>
      <w:r w:rsidR="00E01B66">
        <w:t>loss, severe</w:t>
      </w:r>
      <w:r w:rsidR="006F114B">
        <w:t xml:space="preserve"> loss of impulse control leading to loss of jobs, lost paychecks, engaging in </w:t>
      </w:r>
      <w:r w:rsidR="006F114B">
        <w:lastRenderedPageBreak/>
        <w:t xml:space="preserve">risk </w:t>
      </w:r>
      <w:r w:rsidR="00E01B66">
        <w:t>taking, drug</w:t>
      </w:r>
      <w:r w:rsidR="006F114B">
        <w:t xml:space="preserve"> abuse</w:t>
      </w:r>
      <w:r w:rsidR="00E41CBE">
        <w:t xml:space="preserve"> </w:t>
      </w:r>
      <w:r w:rsidR="00E41CBE">
        <w:fldChar w:fldCharType="begin"/>
      </w:r>
      <w:r w:rsidR="00E41CBE">
        <w:instrText xml:space="preserve"> ADDIN ZOTERO_ITEM CSL_CITATION {"citationID":"PXPCIOCp","properties":{"formattedCitation":"(Chatterton, Ke, Lewis, Rajagopalan, &amp; Lazarus, 2008)","plainCitation":"(Chatterton, Ke, Lewis, Rajagopalan, &amp; Lazarus, 2008)","noteIndex":0},"citationItems":[{"id":1224,"uris":["http://zotero.org/users/local/orkqtrjP/items/WVH3V7G9"],"uri":["http://zotero.org/users/local/orkqtrjP/items/WVH3V7G9"],"itemData":{"id":1224,"type":"article-journal","title":"Impact of bipolar disorder on the family: utilization and cost of health care resources","container-title":"Pharmacy and Therapeutics","page":"15","volume":"33","issue":"1","author":[{"family":"Chatterton","given":"Mary Lou"},{"family":"Ke","given":"Xiongkan"},{"family":"Lewis","given":"Barbara Edelman"},{"family":"Rajagopalan","given":"Krithika"},{"family":"Lazarus","given":"Arthur"}],"issued":{"date-parts":[["2008"]]}}}],"schema":"https://github.com/citation-style-language/schema/raw/master/csl-citation.json"} </w:instrText>
      </w:r>
      <w:r w:rsidR="00E41CBE">
        <w:fldChar w:fldCharType="separate"/>
      </w:r>
      <w:r w:rsidR="00E41CBE" w:rsidRPr="00E41CBE">
        <w:rPr>
          <w:rFonts w:ascii="Times New Roman" w:hAnsi="Times New Roman" w:cs="Times New Roman"/>
        </w:rPr>
        <w:t>(Chatterton, Ke, Lewis, Rajagopalan, &amp; Lazarus, 2008)</w:t>
      </w:r>
      <w:r w:rsidR="00E41CBE">
        <w:fldChar w:fldCharType="end"/>
      </w:r>
      <w:r w:rsidR="006F114B">
        <w:t xml:space="preserve">. This is followed by depression along with the previous list of symptoms we can add </w:t>
      </w:r>
      <w:r w:rsidR="00E01B66">
        <w:t>anti-social, cannot</w:t>
      </w:r>
      <w:r w:rsidR="006F114B">
        <w:t xml:space="preserve"> get out of </w:t>
      </w:r>
      <w:r w:rsidR="00AD68A4">
        <w:t>bed, eating</w:t>
      </w:r>
      <w:r w:rsidR="006F114B">
        <w:t xml:space="preserve"> too </w:t>
      </w:r>
      <w:r w:rsidR="00AD68A4">
        <w:t>much, self</w:t>
      </w:r>
      <w:r w:rsidR="00E01B66">
        <w:t>-medication, detachment</w:t>
      </w:r>
      <w:r w:rsidR="006F114B">
        <w:t xml:space="preserve"> from </w:t>
      </w:r>
      <w:r w:rsidR="00E01B66">
        <w:t>reality, suicide</w:t>
      </w:r>
      <w:r w:rsidR="006F114B">
        <w:t xml:space="preserve"> attempts and hospitalizations</w:t>
      </w:r>
      <w:r w:rsidR="00E16DB1">
        <w:t xml:space="preserve"> </w:t>
      </w:r>
      <w:r w:rsidR="00E16DB1">
        <w:fldChar w:fldCharType="begin"/>
      </w:r>
      <w:r w:rsidR="00E16DB1">
        <w:instrText xml:space="preserve"> ADDIN ZOTERO_ITEM CSL_CITATION {"citationID":"yu3JpRTR","properties":{"formattedCitation":"(Hawton, Sutton, Haw, Sinclair, &amp; Harriss, 2005)","plainCitation":"(Hawton, Sutton, Haw, Sinclair, &amp; Harriss, 2005)","noteIndex":0},"citationItems":[{"id":1231,"uris":["http://zotero.org/users/local/orkqtrjP/items/4VBYR4LJ"],"uri":["http://zotero.org/users/local/orkqtrjP/items/4VBYR4LJ"],"itemData":{"id":1231,"type":"article-journal","title":"Suicide and attempted suicide in bipolar disorder: a systematic review of risk factors.","container-title":"The Journal of clinical psychiatry","author":[{"family":"Hawton","given":"Keith"},{"family":"Sutton","given":"Lesley"},{"family":"Haw","given":"Camilla"},{"family":"Sinclair","given":"Julia"},{"family":"Harriss","given":"Louise"}],"issued":{"date-parts":[["2005"]]}}}],"schema":"https://github.com/citation-style-language/schema/raw/master/csl-citation.json"} </w:instrText>
      </w:r>
      <w:r w:rsidR="00E16DB1">
        <w:fldChar w:fldCharType="separate"/>
      </w:r>
      <w:r w:rsidR="00E16DB1" w:rsidRPr="00E16DB1">
        <w:rPr>
          <w:rFonts w:ascii="Times New Roman" w:hAnsi="Times New Roman" w:cs="Times New Roman"/>
        </w:rPr>
        <w:t>(Hawton, Sutton, Haw, Sinclair, &amp; Harriss, 2005)</w:t>
      </w:r>
      <w:r w:rsidR="00E16DB1">
        <w:fldChar w:fldCharType="end"/>
      </w:r>
      <w:r w:rsidR="006F114B">
        <w:t xml:space="preserve">. These two states are a bipolar person’s world. It is very destabilizing. </w:t>
      </w:r>
      <w:r w:rsidR="009133A4">
        <w:t>Once</w:t>
      </w:r>
      <w:r w:rsidR="006F114B">
        <w:t xml:space="preserve"> can be mistaken for an addict, misdiagnosed and the pills. Family and friends get sick of </w:t>
      </w:r>
      <w:r w:rsidR="009133A4">
        <w:t>victim’s antics and it is</w:t>
      </w:r>
      <w:r w:rsidR="006F114B">
        <w:t xml:space="preserve"> very hard to be sick and not even know it or be aware. Only with medication and therapy from licensed medical professionals along with intense support group, can a person achieve relief. It </w:t>
      </w:r>
      <w:r w:rsidR="00C2249C">
        <w:t>is a chronic disorder, one will not</w:t>
      </w:r>
      <w:r w:rsidR="006F114B">
        <w:t xml:space="preserve"> </w:t>
      </w:r>
      <w:r w:rsidR="00C2249C">
        <w:t xml:space="preserve">die, </w:t>
      </w:r>
      <w:r w:rsidR="00417428">
        <w:t>and one</w:t>
      </w:r>
      <w:r w:rsidR="006F114B">
        <w:t xml:space="preserve"> will never be better, just stable. </w:t>
      </w:r>
      <w:r w:rsidR="00417428">
        <w:t>Though one</w:t>
      </w:r>
      <w:r w:rsidR="006F114B">
        <w:t xml:space="preserve"> can live a productive happy life. Once stability is reached it gets easier to maintain. Although relapse back to symptomatic is always imminent.</w:t>
      </w:r>
    </w:p>
    <w:p w14:paraId="2EAA0734" w14:textId="7A5E7680" w:rsidR="006F114B" w:rsidRDefault="009E1E74" w:rsidP="006F114B">
      <w:r>
        <w:t xml:space="preserve">In short, </w:t>
      </w:r>
      <w:r w:rsidR="006F114B">
        <w:t>the effects of bipolar are a repetitious series of emotional ups and downs. These fluctuations of mood are far more extreme than ordinary personal feelings. They include (for most people) psychotic episodes in which the mood becomes so extreme that irrational patterns of action are adopted. All in all, not a fun disease.</w:t>
      </w:r>
    </w:p>
    <w:p w14:paraId="4BE31D5F" w14:textId="77777777" w:rsidR="00485393" w:rsidRDefault="00EB3D3E" w:rsidP="009E1E74">
      <w:pPr>
        <w:pStyle w:val="Heading1"/>
        <w:jc w:val="left"/>
      </w:pPr>
      <w:r>
        <w:t>Treatments of Bipolar Disorder</w:t>
      </w:r>
    </w:p>
    <w:p w14:paraId="62EAAA4A" w14:textId="668ADB93" w:rsidR="0012624A" w:rsidRDefault="00A02DDD" w:rsidP="0012624A">
      <w:r w:rsidRPr="00A02DDD">
        <w:t xml:space="preserve">The actual </w:t>
      </w:r>
      <w:r w:rsidRPr="00236157">
        <w:t xml:space="preserve">diagnosis of bipolar disorder </w:t>
      </w:r>
      <w:r w:rsidR="009E1E74">
        <w:t xml:space="preserve">is rather complex and </w:t>
      </w:r>
      <w:r w:rsidR="006D6A40">
        <w:t xml:space="preserve">is diagnosed based on medical history and indications of </w:t>
      </w:r>
      <w:r w:rsidR="006D6A40" w:rsidRPr="006D6A40">
        <w:t>alternating periods of depression</w:t>
      </w:r>
      <w:r w:rsidR="007A1EAB">
        <w:t xml:space="preserve">. For instance, </w:t>
      </w:r>
      <w:r w:rsidR="006D6A40">
        <w:t>loss of appetite, loss of interest in pleasurable activities, or</w:t>
      </w:r>
      <w:r w:rsidR="007A1EAB">
        <w:t xml:space="preserve"> excessive weight gain or loss. Other symptoms used in diagnosis are </w:t>
      </w:r>
      <w:r w:rsidRPr="00A02DDD">
        <w:t>decreased sleep</w:t>
      </w:r>
      <w:r w:rsidR="00617AEB">
        <w:t>ing</w:t>
      </w:r>
      <w:r w:rsidRPr="00A02DDD">
        <w:t xml:space="preserve"> habits, suicidal attempts of tendencies and a feeling of</w:t>
      </w:r>
      <w:r w:rsidR="007A1EAB">
        <w:t xml:space="preserve"> utter hopelessness) and mania </w:t>
      </w:r>
      <w:r w:rsidRPr="00A02DDD">
        <w:t>including a reduced need for sleep, an elevat</w:t>
      </w:r>
      <w:r w:rsidR="007A1EAB">
        <w:t>ed mood, delusions of grandeur. S</w:t>
      </w:r>
      <w:r w:rsidRPr="00A02DDD">
        <w:t>pending beyond ones means, marked weight loss and the</w:t>
      </w:r>
      <w:r w:rsidR="00CD4DF1">
        <w:t xml:space="preserve"> abuse of mood </w:t>
      </w:r>
      <w:r w:rsidR="007A1EAB">
        <w:t>altering drugs are also traced</w:t>
      </w:r>
      <w:r w:rsidR="00CD4DF1">
        <w:t xml:space="preserve">. </w:t>
      </w:r>
      <w:r w:rsidRPr="00A02DDD">
        <w:t xml:space="preserve">The mainstay of treatment for bipolar disorder is medication based </w:t>
      </w:r>
      <w:r w:rsidRPr="00A02DDD">
        <w:lastRenderedPageBreak/>
        <w:t xml:space="preserve">and the gold standard of treatment is the use of lithium, a mood </w:t>
      </w:r>
      <w:r w:rsidR="002E7C92" w:rsidRPr="00A02DDD">
        <w:t>stabilizer</w:t>
      </w:r>
      <w:r w:rsidRPr="00A02DDD">
        <w:t>. Other medications use</w:t>
      </w:r>
      <w:r w:rsidR="002E7C92">
        <w:t>d include Valproate, Seroque</w:t>
      </w:r>
      <w:r w:rsidRPr="00A02DDD">
        <w:t>l</w:t>
      </w:r>
      <w:r w:rsidR="00CD4DF1">
        <w:t xml:space="preserve"> and a handful of other drugs. </w:t>
      </w:r>
      <w:r w:rsidRPr="00A02DDD">
        <w:t xml:space="preserve">Cognitive behavioural therapy works well, but only </w:t>
      </w:r>
      <w:r w:rsidR="0012624A">
        <w:t>in conjunction with medication.</w:t>
      </w:r>
    </w:p>
    <w:p w14:paraId="5F93BE7C" w14:textId="1BC73491" w:rsidR="00F36130" w:rsidRDefault="00A02DDD" w:rsidP="0012624A">
      <w:r w:rsidRPr="00A02DDD">
        <w:t>The incidence of bipolar disorder has grown dramatically in Western populations, particularly in the past decade and it now affects some 5-7% of Western populations.</w:t>
      </w:r>
      <w:r w:rsidRPr="00A02DDD">
        <w:br/>
        <w:t>In terms of lost productivity, morbidity and mortality, it is arguably the greatest medical burden on our society, and treatment can be quite a challenge.</w:t>
      </w:r>
      <w:r>
        <w:t xml:space="preserve"> </w:t>
      </w:r>
      <w:r w:rsidRPr="00A02DDD">
        <w:t>The good news is that it is often the drive behind most incredible</w:t>
      </w:r>
      <w:r w:rsidR="002E7C92">
        <w:t>,</w:t>
      </w:r>
      <w:r w:rsidRPr="00A02DDD">
        <w:t xml:space="preserve"> talented and creative people</w:t>
      </w:r>
      <w:r w:rsidR="002E7C92">
        <w:t>,</w:t>
      </w:r>
      <w:r w:rsidRPr="00A02DDD">
        <w:t xml:space="preserve"> and that with sound treatment and patience on be</w:t>
      </w:r>
      <w:r w:rsidR="002E7C92">
        <w:t xml:space="preserve">half the therapist, the patient and </w:t>
      </w:r>
      <w:r w:rsidRPr="00A02DDD">
        <w:t>their loved ones can lead a very normal, fulfilling, and</w:t>
      </w:r>
      <w:r>
        <w:t xml:space="preserve"> productive life. </w:t>
      </w:r>
      <w:r w:rsidRPr="00A02DDD">
        <w:t>It is important to involve a multidisciplinary approach to treatment involving the primary physician, a psychiatrist, a psychologist, a social worker and the family</w:t>
      </w:r>
      <w:r w:rsidR="002E7C92">
        <w:t>. W</w:t>
      </w:r>
      <w:r w:rsidRPr="00A02DDD">
        <w:t>ith such an approach, the prognosis can very bright indeed.</w:t>
      </w:r>
    </w:p>
    <w:p w14:paraId="41FF8093" w14:textId="55244864" w:rsidR="00FC1792" w:rsidRDefault="00A3585B" w:rsidP="00FC1792">
      <w:r w:rsidRPr="00A3585B">
        <w:t>Medication c</w:t>
      </w:r>
      <w:r w:rsidR="002E7C92">
        <w:t xml:space="preserve">an help manage bipolar disorder </w:t>
      </w:r>
      <w:r w:rsidRPr="00A3585B">
        <w:t>but it’s not a cure. There is no “cure” for BPD, just lik</w:t>
      </w:r>
      <w:r w:rsidR="002E7C92">
        <w:t>e there’s no “cure” for diabetes. L</w:t>
      </w:r>
      <w:r w:rsidRPr="00A3585B">
        <w:t xml:space="preserve">ike diabetes, it has to be managed and monitored carefully. However, because BPD is partly caused by an imbalance of hormones in the body, the </w:t>
      </w:r>
      <w:r w:rsidR="002E7C92">
        <w:t xml:space="preserve">medication can help a person to </w:t>
      </w:r>
      <w:r w:rsidRPr="00A3585B">
        <w:t xml:space="preserve">keep from being driven to madness by their own hormones going </w:t>
      </w:r>
      <w:r w:rsidR="002E7C92" w:rsidRPr="00A3585B">
        <w:t>bonkers</w:t>
      </w:r>
      <w:r w:rsidRPr="00A3585B">
        <w:t xml:space="preserve">. A BPD patient still needs psychotherapy and sometimes behavioral therapy to help them maintain a baseline, but the hardest part of the medication side of it is that it takes time to find out </w:t>
      </w:r>
      <w:r w:rsidR="002E7C92">
        <w:t>what combination of medication is</w:t>
      </w:r>
      <w:r w:rsidRPr="00A3585B">
        <w:t xml:space="preserve"> needed to help the person’s chemistry balance out. Some medications have a negative </w:t>
      </w:r>
      <w:r w:rsidR="002E7C92" w:rsidRPr="00A3585B">
        <w:t>effect</w:t>
      </w:r>
      <w:r w:rsidR="002E7C92">
        <w:t>,</w:t>
      </w:r>
      <w:r w:rsidRPr="00A3585B">
        <w:t xml:space="preserve"> others positive, and many require two or more to balance.</w:t>
      </w:r>
      <w:r w:rsidR="00E01376">
        <w:t xml:space="preserve"> The medications take time to show some positive change and it even takes a month to show some positive outcomes</w:t>
      </w:r>
      <w:r w:rsidRPr="00A3585B">
        <w:t>. Too many people want to have a pill for every little problem and don’t realize the human body doesn’t precisely work that way.</w:t>
      </w:r>
    </w:p>
    <w:p w14:paraId="01F465F7" w14:textId="77777777" w:rsidR="00C17E0C" w:rsidRDefault="00A3585B" w:rsidP="00C17E0C">
      <w:pPr>
        <w:ind w:firstLine="0"/>
      </w:pPr>
      <w:r w:rsidRPr="00A3585B">
        <w:lastRenderedPageBreak/>
        <w:t>A BPD patient still needs patience, support, and help to deal with their illness</w:t>
      </w:r>
      <w:r w:rsidR="00C17E0C">
        <w:t xml:space="preserve"> </w:t>
      </w:r>
      <w:r w:rsidR="00C17E0C">
        <w:fldChar w:fldCharType="begin"/>
      </w:r>
      <w:r w:rsidR="00C17E0C">
        <w:instrText xml:space="preserve"> ADDIN ZOTERO_ITEM CSL_CITATION {"citationID":"ouBRyu2m","properties":{"formattedCitation":"(Hilty, Leamon, Lim, Kelly, &amp; Hales, 2006)","plainCitation":"(Hilty, Leamon, Lim, Kelly, &amp; Hales, 2006)","noteIndex":0},"citationItems":[{"id":1223,"uris":["http://zotero.org/users/local/orkqtrjP/items/TGLG5TLF"],"uri":["http://zotero.org/users/local/orkqtrjP/items/TGLG5TLF"],"itemData":{"id":1223,"type":"article-journal","title":"A review of bipolar disorder in adults","container-title":"Psychiatry (Edgmont)","page":"43","volume":"3","issue":"9","author":[{"family":"Hilty","given":"Donald M."},{"family":"Leamon","given":"Martin H."},{"family":"Lim","given":"Russell F."},{"family":"Kelly","given":"Rosemary H."},{"family":"Hales","given":"Robert E."}],"issued":{"date-parts":[["2006"]]}}}],"schema":"https://github.com/citation-style-language/schema/raw/master/csl-citation.json"} </w:instrText>
      </w:r>
      <w:r w:rsidR="00C17E0C">
        <w:fldChar w:fldCharType="separate"/>
      </w:r>
      <w:r w:rsidR="00C17E0C" w:rsidRPr="00C17E0C">
        <w:rPr>
          <w:rFonts w:ascii="Times New Roman" w:hAnsi="Times New Roman" w:cs="Times New Roman"/>
        </w:rPr>
        <w:t>(Hilty, Leamon, Lim, Kelly, &amp; Hales, 2006)</w:t>
      </w:r>
      <w:r w:rsidR="00C17E0C">
        <w:fldChar w:fldCharType="end"/>
      </w:r>
      <w:r w:rsidRPr="00A3585B">
        <w:t>. If a person with diabetes wasn’t able to take their insulin or was having problems because of it and nobody else was ther</w:t>
      </w:r>
      <w:r w:rsidR="003075E5">
        <w:t xml:space="preserve">e, they would have problems, </w:t>
      </w:r>
      <w:r w:rsidR="003075E5" w:rsidRPr="00A3585B">
        <w:t>same</w:t>
      </w:r>
      <w:r w:rsidRPr="00A3585B">
        <w:t xml:space="preserve"> goes for a BPD patient. </w:t>
      </w:r>
      <w:r w:rsidR="00E14395">
        <w:t xml:space="preserve">One should </w:t>
      </w:r>
      <w:r w:rsidR="003075E5" w:rsidRPr="00A3585B">
        <w:t>be</w:t>
      </w:r>
      <w:r w:rsidRPr="00A3585B">
        <w:t xml:space="preserve"> kinder than </w:t>
      </w:r>
      <w:r w:rsidR="00E14395">
        <w:t>one</w:t>
      </w:r>
      <w:r w:rsidRPr="00A3585B">
        <w:t xml:space="preserve"> need to be and remember that meds are needed in many cases, but they’re not the end-all </w:t>
      </w:r>
      <w:r w:rsidR="00F72E78">
        <w:t xml:space="preserve">and be-all of BPD management. </w:t>
      </w:r>
      <w:r w:rsidR="00F72E78" w:rsidRPr="00F72E78">
        <w:t xml:space="preserve">There is medication that helps when diagnosed with </w:t>
      </w:r>
      <w:r w:rsidR="00E14395" w:rsidRPr="00F72E78">
        <w:t>Bipolar</w:t>
      </w:r>
      <w:r w:rsidR="009B1DA5">
        <w:t xml:space="preserve"> Disorder but</w:t>
      </w:r>
      <w:r w:rsidR="00F72E78" w:rsidRPr="00F72E78">
        <w:t xml:space="preserve"> the </w:t>
      </w:r>
      <w:r w:rsidR="00E14395">
        <w:t>question</w:t>
      </w:r>
      <w:r w:rsidR="00F72E78" w:rsidRPr="00F72E78">
        <w:t xml:space="preserve"> is how to find that pill and that combination that helps </w:t>
      </w:r>
      <w:r w:rsidR="00E14395">
        <w:t xml:space="preserve">one. </w:t>
      </w:r>
    </w:p>
    <w:p w14:paraId="17F8710D" w14:textId="77777777" w:rsidR="00A3585B" w:rsidRDefault="00F72E78" w:rsidP="00C17E0C">
      <w:r w:rsidRPr="00F72E78">
        <w:t xml:space="preserve">Every patients Bipolar is different, the incentives are different, the </w:t>
      </w:r>
      <w:r w:rsidR="00574EE5" w:rsidRPr="00F72E78">
        <w:t>psychology</w:t>
      </w:r>
      <w:r w:rsidRPr="00F72E78">
        <w:t xml:space="preserve"> of the patient is different, </w:t>
      </w:r>
      <w:r w:rsidR="00574EE5">
        <w:t xml:space="preserve">and the diet is different and so on. </w:t>
      </w:r>
      <w:r w:rsidR="009B1DA5">
        <w:t xml:space="preserve">So it highly depends on the </w:t>
      </w:r>
      <w:r w:rsidR="004D3BBC" w:rsidRPr="00F72E78">
        <w:t>patient</w:t>
      </w:r>
      <w:r w:rsidRPr="00F72E78">
        <w:t xml:space="preserve"> and the psychiatrist to find the right combination. It </w:t>
      </w:r>
      <w:r w:rsidR="00D26343">
        <w:t xml:space="preserve">sometimes takes a while to see through all of its side effects as well. </w:t>
      </w:r>
    </w:p>
    <w:p w14:paraId="27B2BCB9" w14:textId="77777777" w:rsidR="00E01376" w:rsidRDefault="00E01376" w:rsidP="00C17E0C"/>
    <w:p w14:paraId="60CB7788" w14:textId="77777777" w:rsidR="00E01376" w:rsidRDefault="00E01376" w:rsidP="00C17E0C"/>
    <w:p w14:paraId="78B59051" w14:textId="77777777" w:rsidR="00E01376" w:rsidRDefault="00E01376" w:rsidP="00C17E0C"/>
    <w:p w14:paraId="686E738D" w14:textId="77777777" w:rsidR="00E01376" w:rsidRDefault="00E01376" w:rsidP="00C17E0C"/>
    <w:p w14:paraId="7053D970" w14:textId="77777777" w:rsidR="00E01376" w:rsidRDefault="00E01376" w:rsidP="00C17E0C"/>
    <w:p w14:paraId="5BC98922" w14:textId="77777777" w:rsidR="00E01376" w:rsidRDefault="00E01376" w:rsidP="00C17E0C"/>
    <w:p w14:paraId="5D9EC979" w14:textId="77777777" w:rsidR="00E01376" w:rsidRDefault="00E01376" w:rsidP="00C17E0C"/>
    <w:p w14:paraId="2FA404EB" w14:textId="77777777" w:rsidR="00E01376" w:rsidRDefault="00E01376" w:rsidP="00C17E0C"/>
    <w:p w14:paraId="425D7CAB" w14:textId="77777777" w:rsidR="00E01376" w:rsidRDefault="00E01376" w:rsidP="00C17E0C"/>
    <w:p w14:paraId="17848909" w14:textId="77777777" w:rsidR="00E01376" w:rsidRDefault="00E01376" w:rsidP="00C17E0C"/>
    <w:p w14:paraId="5289DABC" w14:textId="77777777" w:rsidR="00E01376" w:rsidRDefault="00E01376" w:rsidP="00C17E0C"/>
    <w:p w14:paraId="0D994E8B" w14:textId="77777777" w:rsidR="00E01376" w:rsidRDefault="00E01376" w:rsidP="00C17E0C"/>
    <w:p w14:paraId="4D66E1B8" w14:textId="13ABA64E" w:rsidR="00E01376" w:rsidRPr="00A3585B" w:rsidRDefault="00E01376" w:rsidP="00E01376">
      <w:pPr>
        <w:pStyle w:val="Heading1"/>
      </w:pPr>
      <w:r>
        <w:lastRenderedPageBreak/>
        <w:t xml:space="preserve">References </w:t>
      </w:r>
    </w:p>
    <w:p w14:paraId="7DB0A252" w14:textId="77777777" w:rsidR="00E01376" w:rsidRPr="00E01376" w:rsidRDefault="00E01376" w:rsidP="00E013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01376">
        <w:rPr>
          <w:rFonts w:ascii="Times New Roman" w:hAnsi="Times New Roman" w:cs="Times New Roman"/>
        </w:rPr>
        <w:t xml:space="preserve">Chatterton, M. L., </w:t>
      </w:r>
      <w:proofErr w:type="spellStart"/>
      <w:r w:rsidRPr="00E01376">
        <w:rPr>
          <w:rFonts w:ascii="Times New Roman" w:hAnsi="Times New Roman" w:cs="Times New Roman"/>
        </w:rPr>
        <w:t>Ke</w:t>
      </w:r>
      <w:proofErr w:type="spellEnd"/>
      <w:r w:rsidRPr="00E01376">
        <w:rPr>
          <w:rFonts w:ascii="Times New Roman" w:hAnsi="Times New Roman" w:cs="Times New Roman"/>
        </w:rPr>
        <w:t xml:space="preserve">, X., Lewis, B. E., </w:t>
      </w:r>
      <w:proofErr w:type="spellStart"/>
      <w:r w:rsidRPr="00E01376">
        <w:rPr>
          <w:rFonts w:ascii="Times New Roman" w:hAnsi="Times New Roman" w:cs="Times New Roman"/>
        </w:rPr>
        <w:t>Rajagopalan</w:t>
      </w:r>
      <w:proofErr w:type="spellEnd"/>
      <w:r w:rsidRPr="00E01376">
        <w:rPr>
          <w:rFonts w:ascii="Times New Roman" w:hAnsi="Times New Roman" w:cs="Times New Roman"/>
        </w:rPr>
        <w:t xml:space="preserve">, K., &amp; Lazarus, A. (2008). Impact of bipolar disorder on the family: Utilization and cost of health care resources. </w:t>
      </w:r>
      <w:r w:rsidRPr="00E01376">
        <w:rPr>
          <w:rFonts w:ascii="Times New Roman" w:hAnsi="Times New Roman" w:cs="Times New Roman"/>
          <w:i/>
          <w:iCs/>
        </w:rPr>
        <w:t>Pharmacy and Therapeutics</w:t>
      </w:r>
      <w:r w:rsidRPr="00E01376">
        <w:rPr>
          <w:rFonts w:ascii="Times New Roman" w:hAnsi="Times New Roman" w:cs="Times New Roman"/>
        </w:rPr>
        <w:t xml:space="preserve">, </w:t>
      </w:r>
      <w:r w:rsidRPr="00E01376">
        <w:rPr>
          <w:rFonts w:ascii="Times New Roman" w:hAnsi="Times New Roman" w:cs="Times New Roman"/>
          <w:i/>
          <w:iCs/>
        </w:rPr>
        <w:t>33</w:t>
      </w:r>
      <w:r w:rsidRPr="00E01376">
        <w:rPr>
          <w:rFonts w:ascii="Times New Roman" w:hAnsi="Times New Roman" w:cs="Times New Roman"/>
        </w:rPr>
        <w:t>(1), 15.</w:t>
      </w:r>
    </w:p>
    <w:p w14:paraId="7C501EE5" w14:textId="77777777" w:rsidR="00E01376" w:rsidRPr="00E01376" w:rsidRDefault="00E01376" w:rsidP="00E01376">
      <w:pPr>
        <w:pStyle w:val="Bibliography"/>
        <w:rPr>
          <w:rFonts w:ascii="Times New Roman" w:hAnsi="Times New Roman" w:cs="Times New Roman"/>
        </w:rPr>
      </w:pPr>
      <w:proofErr w:type="spellStart"/>
      <w:r w:rsidRPr="00E01376">
        <w:rPr>
          <w:rFonts w:ascii="Times New Roman" w:hAnsi="Times New Roman" w:cs="Times New Roman"/>
        </w:rPr>
        <w:t>Hawton</w:t>
      </w:r>
      <w:proofErr w:type="spellEnd"/>
      <w:r w:rsidRPr="00E01376">
        <w:rPr>
          <w:rFonts w:ascii="Times New Roman" w:hAnsi="Times New Roman" w:cs="Times New Roman"/>
        </w:rPr>
        <w:t xml:space="preserve">, K., Sutton, L., Haw, C., Sinclair, J., &amp; </w:t>
      </w:r>
      <w:proofErr w:type="spellStart"/>
      <w:r w:rsidRPr="00E01376">
        <w:rPr>
          <w:rFonts w:ascii="Times New Roman" w:hAnsi="Times New Roman" w:cs="Times New Roman"/>
        </w:rPr>
        <w:t>Harriss</w:t>
      </w:r>
      <w:proofErr w:type="spellEnd"/>
      <w:r w:rsidRPr="00E01376">
        <w:rPr>
          <w:rFonts w:ascii="Times New Roman" w:hAnsi="Times New Roman" w:cs="Times New Roman"/>
        </w:rPr>
        <w:t xml:space="preserve">, L. (2005). Suicide and attempted suicide in bipolar disorder: A systematic review of risk factors. </w:t>
      </w:r>
      <w:r w:rsidRPr="00E01376">
        <w:rPr>
          <w:rFonts w:ascii="Times New Roman" w:hAnsi="Times New Roman" w:cs="Times New Roman"/>
          <w:i/>
          <w:iCs/>
        </w:rPr>
        <w:t>The Journal of Clinical Psychiatry</w:t>
      </w:r>
      <w:r w:rsidRPr="00E01376">
        <w:rPr>
          <w:rFonts w:ascii="Times New Roman" w:hAnsi="Times New Roman" w:cs="Times New Roman"/>
        </w:rPr>
        <w:t>.</w:t>
      </w:r>
    </w:p>
    <w:p w14:paraId="28BE21D1" w14:textId="77777777" w:rsidR="00E01376" w:rsidRPr="00E01376" w:rsidRDefault="00E01376" w:rsidP="00E01376">
      <w:pPr>
        <w:pStyle w:val="Bibliography"/>
        <w:rPr>
          <w:rFonts w:ascii="Times New Roman" w:hAnsi="Times New Roman" w:cs="Times New Roman"/>
        </w:rPr>
      </w:pPr>
      <w:proofErr w:type="spellStart"/>
      <w:r w:rsidRPr="00E01376">
        <w:rPr>
          <w:rFonts w:ascii="Times New Roman" w:hAnsi="Times New Roman" w:cs="Times New Roman"/>
        </w:rPr>
        <w:t>Hilty</w:t>
      </w:r>
      <w:proofErr w:type="spellEnd"/>
      <w:r w:rsidRPr="00E01376">
        <w:rPr>
          <w:rFonts w:ascii="Times New Roman" w:hAnsi="Times New Roman" w:cs="Times New Roman"/>
        </w:rPr>
        <w:t xml:space="preserve">, D. M., </w:t>
      </w:r>
      <w:proofErr w:type="spellStart"/>
      <w:r w:rsidRPr="00E01376">
        <w:rPr>
          <w:rFonts w:ascii="Times New Roman" w:hAnsi="Times New Roman" w:cs="Times New Roman"/>
        </w:rPr>
        <w:t>Leamon</w:t>
      </w:r>
      <w:proofErr w:type="spellEnd"/>
      <w:r w:rsidRPr="00E01376">
        <w:rPr>
          <w:rFonts w:ascii="Times New Roman" w:hAnsi="Times New Roman" w:cs="Times New Roman"/>
        </w:rPr>
        <w:t xml:space="preserve">, M. H., Lim, R. F., Kelly, R. H., &amp; Hales, R. E. (2006). A review of bipolar disorder in adults. </w:t>
      </w:r>
      <w:r w:rsidRPr="00E01376">
        <w:rPr>
          <w:rFonts w:ascii="Times New Roman" w:hAnsi="Times New Roman" w:cs="Times New Roman"/>
          <w:i/>
          <w:iCs/>
        </w:rPr>
        <w:t>Psychiatry (</w:t>
      </w:r>
      <w:proofErr w:type="spellStart"/>
      <w:r w:rsidRPr="00E01376">
        <w:rPr>
          <w:rFonts w:ascii="Times New Roman" w:hAnsi="Times New Roman" w:cs="Times New Roman"/>
          <w:i/>
          <w:iCs/>
        </w:rPr>
        <w:t>Edgmont</w:t>
      </w:r>
      <w:proofErr w:type="spellEnd"/>
      <w:r w:rsidRPr="00E01376">
        <w:rPr>
          <w:rFonts w:ascii="Times New Roman" w:hAnsi="Times New Roman" w:cs="Times New Roman"/>
          <w:i/>
          <w:iCs/>
        </w:rPr>
        <w:t>)</w:t>
      </w:r>
      <w:r w:rsidRPr="00E01376">
        <w:rPr>
          <w:rFonts w:ascii="Times New Roman" w:hAnsi="Times New Roman" w:cs="Times New Roman"/>
        </w:rPr>
        <w:t xml:space="preserve">, </w:t>
      </w:r>
      <w:r w:rsidRPr="00E01376">
        <w:rPr>
          <w:rFonts w:ascii="Times New Roman" w:hAnsi="Times New Roman" w:cs="Times New Roman"/>
          <w:i/>
          <w:iCs/>
        </w:rPr>
        <w:t>3</w:t>
      </w:r>
      <w:r w:rsidRPr="00E01376">
        <w:rPr>
          <w:rFonts w:ascii="Times New Roman" w:hAnsi="Times New Roman" w:cs="Times New Roman"/>
        </w:rPr>
        <w:t>(9), 43.</w:t>
      </w:r>
    </w:p>
    <w:p w14:paraId="212414B0" w14:textId="77777777" w:rsidR="00E01376" w:rsidRPr="00E01376" w:rsidRDefault="00E01376" w:rsidP="00E01376">
      <w:pPr>
        <w:pStyle w:val="Bibliography"/>
        <w:rPr>
          <w:rFonts w:ascii="Times New Roman" w:hAnsi="Times New Roman" w:cs="Times New Roman"/>
        </w:rPr>
      </w:pPr>
      <w:r w:rsidRPr="00E01376">
        <w:rPr>
          <w:rFonts w:ascii="Times New Roman" w:hAnsi="Times New Roman" w:cs="Times New Roman"/>
        </w:rPr>
        <w:t>NIMH » Bipolar Disorder. (</w:t>
      </w:r>
      <w:proofErr w:type="spellStart"/>
      <w:r w:rsidRPr="00E01376">
        <w:rPr>
          <w:rFonts w:ascii="Times New Roman" w:hAnsi="Times New Roman" w:cs="Times New Roman"/>
        </w:rPr>
        <w:t>n.d.</w:t>
      </w:r>
      <w:proofErr w:type="spellEnd"/>
      <w:r w:rsidRPr="00E01376">
        <w:rPr>
          <w:rFonts w:ascii="Times New Roman" w:hAnsi="Times New Roman" w:cs="Times New Roman"/>
        </w:rPr>
        <w:t>). Retrieved October 13, 2019, from https://www.nimh.nih.gov/health/topics/bipolar-disorder/index.shtml</w:t>
      </w:r>
    </w:p>
    <w:p w14:paraId="003A5B8A" w14:textId="77777777" w:rsidR="00E01376" w:rsidRPr="00E01376" w:rsidRDefault="00E01376" w:rsidP="00E01376">
      <w:pPr>
        <w:pStyle w:val="Bibliography"/>
        <w:rPr>
          <w:rFonts w:ascii="Times New Roman" w:hAnsi="Times New Roman" w:cs="Times New Roman"/>
        </w:rPr>
      </w:pPr>
      <w:r w:rsidRPr="00E01376">
        <w:rPr>
          <w:rFonts w:ascii="Times New Roman" w:hAnsi="Times New Roman" w:cs="Times New Roman"/>
        </w:rPr>
        <w:t>RN, N. G. (</w:t>
      </w:r>
      <w:proofErr w:type="spellStart"/>
      <w:r w:rsidRPr="00E01376">
        <w:rPr>
          <w:rFonts w:ascii="Times New Roman" w:hAnsi="Times New Roman" w:cs="Times New Roman"/>
        </w:rPr>
        <w:t>n.d.</w:t>
      </w:r>
      <w:proofErr w:type="spellEnd"/>
      <w:r w:rsidRPr="00E01376">
        <w:rPr>
          <w:rFonts w:ascii="Times New Roman" w:hAnsi="Times New Roman" w:cs="Times New Roman"/>
        </w:rPr>
        <w:t>). Bipolar disorder: How to spot the signs and when to see a doctor. Retrieved October 13, 2019, from https://www.medicalnewstoday.com/articles/312143.php</w:t>
      </w:r>
    </w:p>
    <w:p w14:paraId="3115BBAB" w14:textId="11633117" w:rsidR="00A3585B" w:rsidRPr="00697B95" w:rsidRDefault="00E01376" w:rsidP="00485393">
      <w:r>
        <w:fldChar w:fldCharType="end"/>
      </w:r>
    </w:p>
    <w:sectPr w:rsidR="00A3585B" w:rsidRPr="00697B9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C0504" w14:textId="77777777" w:rsidR="00B24526" w:rsidRDefault="00B24526">
      <w:pPr>
        <w:spacing w:line="240" w:lineRule="auto"/>
      </w:pPr>
      <w:r>
        <w:separator/>
      </w:r>
    </w:p>
    <w:p w14:paraId="720947F6" w14:textId="77777777" w:rsidR="00B24526" w:rsidRDefault="00B24526"/>
  </w:endnote>
  <w:endnote w:type="continuationSeparator" w:id="0">
    <w:p w14:paraId="3CF5CF7A" w14:textId="77777777" w:rsidR="00B24526" w:rsidRDefault="00B24526">
      <w:pPr>
        <w:spacing w:line="240" w:lineRule="auto"/>
      </w:pPr>
      <w:r>
        <w:continuationSeparator/>
      </w:r>
    </w:p>
    <w:p w14:paraId="3D2562DF" w14:textId="77777777" w:rsidR="00B24526" w:rsidRDefault="00B24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A9239D" w14:textId="77777777" w:rsidR="00B24526" w:rsidRDefault="00B24526">
      <w:pPr>
        <w:spacing w:line="240" w:lineRule="auto"/>
      </w:pPr>
      <w:r>
        <w:separator/>
      </w:r>
    </w:p>
    <w:p w14:paraId="2DC7EB85" w14:textId="77777777" w:rsidR="00B24526" w:rsidRDefault="00B24526"/>
  </w:footnote>
  <w:footnote w:type="continuationSeparator" w:id="0">
    <w:p w14:paraId="2EDAE37B" w14:textId="77777777" w:rsidR="00B24526" w:rsidRDefault="00B24526">
      <w:pPr>
        <w:spacing w:line="240" w:lineRule="auto"/>
      </w:pPr>
      <w:r>
        <w:continuationSeparator/>
      </w:r>
    </w:p>
    <w:p w14:paraId="1E55B33D" w14:textId="77777777" w:rsidR="00B24526" w:rsidRDefault="00B2452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FA472" w14:textId="77777777" w:rsidR="00E81978" w:rsidRDefault="00F80872">
    <w:pPr>
      <w:pStyle w:val="Header"/>
    </w:pPr>
    <w:r w:rsidRPr="00F80872">
      <w:rPr>
        <w:rStyle w:val="Strong"/>
      </w:rPr>
      <w:t xml:space="preserve"> </w:t>
    </w:r>
    <w:r w:rsidR="00485393" w:rsidRPr="00485393">
      <w:rPr>
        <w:rStyle w:val="Strong"/>
      </w:rPr>
      <w:t xml:space="preserve">PSYCH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B4F5E">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4DC99" w14:textId="77777777" w:rsidR="00E81978" w:rsidRDefault="00797F6D">
    <w:pPr>
      <w:pStyle w:val="Header"/>
      <w:rPr>
        <w:rStyle w:val="Strong"/>
      </w:rPr>
    </w:pPr>
    <w:r>
      <w:t xml:space="preserve">Running head: </w:t>
    </w:r>
    <w:r w:rsidR="00485393">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B4F5E" w:rsidRPr="006B4F5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8E42A51"/>
    <w:multiLevelType w:val="hybridMultilevel"/>
    <w:tmpl w:val="A12818E2"/>
    <w:lvl w:ilvl="0" w:tplc="0A2201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561AB"/>
    <w:rsid w:val="00063733"/>
    <w:rsid w:val="00085985"/>
    <w:rsid w:val="000A3398"/>
    <w:rsid w:val="000A40AE"/>
    <w:rsid w:val="000C1F77"/>
    <w:rsid w:val="000C4BF6"/>
    <w:rsid w:val="000D1FD0"/>
    <w:rsid w:val="000D2DA6"/>
    <w:rsid w:val="000D3F41"/>
    <w:rsid w:val="000E04F4"/>
    <w:rsid w:val="000E1424"/>
    <w:rsid w:val="001043B6"/>
    <w:rsid w:val="00120D8C"/>
    <w:rsid w:val="0012624A"/>
    <w:rsid w:val="00156E81"/>
    <w:rsid w:val="0018383A"/>
    <w:rsid w:val="001A0F0D"/>
    <w:rsid w:val="001B6C9D"/>
    <w:rsid w:val="001D3AEE"/>
    <w:rsid w:val="00227DC1"/>
    <w:rsid w:val="00235295"/>
    <w:rsid w:val="00236157"/>
    <w:rsid w:val="0024505E"/>
    <w:rsid w:val="002513E9"/>
    <w:rsid w:val="00265074"/>
    <w:rsid w:val="002750AA"/>
    <w:rsid w:val="00295816"/>
    <w:rsid w:val="00296FED"/>
    <w:rsid w:val="002A1132"/>
    <w:rsid w:val="002B24AA"/>
    <w:rsid w:val="002C1317"/>
    <w:rsid w:val="002E1F54"/>
    <w:rsid w:val="002E7C92"/>
    <w:rsid w:val="003075E5"/>
    <w:rsid w:val="00355DCA"/>
    <w:rsid w:val="0036534C"/>
    <w:rsid w:val="00386E26"/>
    <w:rsid w:val="003A2692"/>
    <w:rsid w:val="003D66CB"/>
    <w:rsid w:val="003E3A84"/>
    <w:rsid w:val="003E630C"/>
    <w:rsid w:val="003F5409"/>
    <w:rsid w:val="003F63F3"/>
    <w:rsid w:val="00404E42"/>
    <w:rsid w:val="00405B3D"/>
    <w:rsid w:val="00417428"/>
    <w:rsid w:val="0042153E"/>
    <w:rsid w:val="00433274"/>
    <w:rsid w:val="00445E12"/>
    <w:rsid w:val="00461BA3"/>
    <w:rsid w:val="0046629C"/>
    <w:rsid w:val="00466C97"/>
    <w:rsid w:val="004724D7"/>
    <w:rsid w:val="00485393"/>
    <w:rsid w:val="00490254"/>
    <w:rsid w:val="00492655"/>
    <w:rsid w:val="004A3766"/>
    <w:rsid w:val="004D3BBC"/>
    <w:rsid w:val="004E14F3"/>
    <w:rsid w:val="00517DC4"/>
    <w:rsid w:val="0053467A"/>
    <w:rsid w:val="0054276E"/>
    <w:rsid w:val="00551A02"/>
    <w:rsid w:val="005534FA"/>
    <w:rsid w:val="005561FA"/>
    <w:rsid w:val="005565B4"/>
    <w:rsid w:val="00574EE5"/>
    <w:rsid w:val="00583445"/>
    <w:rsid w:val="00585CFB"/>
    <w:rsid w:val="00596ABF"/>
    <w:rsid w:val="005B3A43"/>
    <w:rsid w:val="005B5490"/>
    <w:rsid w:val="005B708A"/>
    <w:rsid w:val="005C39B5"/>
    <w:rsid w:val="005C4EEE"/>
    <w:rsid w:val="005C509D"/>
    <w:rsid w:val="005D1C26"/>
    <w:rsid w:val="005D3A03"/>
    <w:rsid w:val="005E111A"/>
    <w:rsid w:val="005E68AC"/>
    <w:rsid w:val="005E6AF9"/>
    <w:rsid w:val="005F3733"/>
    <w:rsid w:val="005F6BDF"/>
    <w:rsid w:val="00617AEB"/>
    <w:rsid w:val="00623034"/>
    <w:rsid w:val="0063368C"/>
    <w:rsid w:val="00651118"/>
    <w:rsid w:val="00682261"/>
    <w:rsid w:val="00697B95"/>
    <w:rsid w:val="006A4D34"/>
    <w:rsid w:val="006B4F5E"/>
    <w:rsid w:val="006D2A4B"/>
    <w:rsid w:val="006D33BA"/>
    <w:rsid w:val="006D4F5A"/>
    <w:rsid w:val="006D6A40"/>
    <w:rsid w:val="006F114B"/>
    <w:rsid w:val="006F698C"/>
    <w:rsid w:val="00704B3A"/>
    <w:rsid w:val="00727ADB"/>
    <w:rsid w:val="00797F6D"/>
    <w:rsid w:val="007A1EAB"/>
    <w:rsid w:val="007A6139"/>
    <w:rsid w:val="007D26C7"/>
    <w:rsid w:val="007F4F4D"/>
    <w:rsid w:val="008002C0"/>
    <w:rsid w:val="00813DF4"/>
    <w:rsid w:val="008262CA"/>
    <w:rsid w:val="008308BA"/>
    <w:rsid w:val="00846018"/>
    <w:rsid w:val="00856C60"/>
    <w:rsid w:val="008B0E56"/>
    <w:rsid w:val="008B6629"/>
    <w:rsid w:val="008C5323"/>
    <w:rsid w:val="008D41FA"/>
    <w:rsid w:val="008D477A"/>
    <w:rsid w:val="008D5F9A"/>
    <w:rsid w:val="008E036B"/>
    <w:rsid w:val="008E0F8D"/>
    <w:rsid w:val="008E3AC1"/>
    <w:rsid w:val="00906227"/>
    <w:rsid w:val="009133A4"/>
    <w:rsid w:val="009223E3"/>
    <w:rsid w:val="0094556B"/>
    <w:rsid w:val="00945A71"/>
    <w:rsid w:val="0097653A"/>
    <w:rsid w:val="00982438"/>
    <w:rsid w:val="00984BA9"/>
    <w:rsid w:val="009A6A3B"/>
    <w:rsid w:val="009B1DA5"/>
    <w:rsid w:val="009C2EAC"/>
    <w:rsid w:val="009E1E74"/>
    <w:rsid w:val="00A02DDD"/>
    <w:rsid w:val="00A10C7E"/>
    <w:rsid w:val="00A218CB"/>
    <w:rsid w:val="00A26C94"/>
    <w:rsid w:val="00A3585B"/>
    <w:rsid w:val="00A573AD"/>
    <w:rsid w:val="00A57C5A"/>
    <w:rsid w:val="00A6668B"/>
    <w:rsid w:val="00A83A40"/>
    <w:rsid w:val="00A84B74"/>
    <w:rsid w:val="00A92A6B"/>
    <w:rsid w:val="00AB6DFE"/>
    <w:rsid w:val="00AC42B6"/>
    <w:rsid w:val="00AD68A4"/>
    <w:rsid w:val="00B24526"/>
    <w:rsid w:val="00B30787"/>
    <w:rsid w:val="00B435C4"/>
    <w:rsid w:val="00B4615C"/>
    <w:rsid w:val="00B566CC"/>
    <w:rsid w:val="00B80B40"/>
    <w:rsid w:val="00B823AA"/>
    <w:rsid w:val="00B834D9"/>
    <w:rsid w:val="00B92821"/>
    <w:rsid w:val="00BA007A"/>
    <w:rsid w:val="00BA45DB"/>
    <w:rsid w:val="00BB2478"/>
    <w:rsid w:val="00BB3BAA"/>
    <w:rsid w:val="00BC67D5"/>
    <w:rsid w:val="00BD53FB"/>
    <w:rsid w:val="00BD685B"/>
    <w:rsid w:val="00BF4184"/>
    <w:rsid w:val="00C0601E"/>
    <w:rsid w:val="00C17E0C"/>
    <w:rsid w:val="00C222AD"/>
    <w:rsid w:val="00C2249C"/>
    <w:rsid w:val="00C31D30"/>
    <w:rsid w:val="00C32C5C"/>
    <w:rsid w:val="00C353A8"/>
    <w:rsid w:val="00C370BD"/>
    <w:rsid w:val="00C773CC"/>
    <w:rsid w:val="00C82288"/>
    <w:rsid w:val="00C97C01"/>
    <w:rsid w:val="00CA25FD"/>
    <w:rsid w:val="00CB1CC9"/>
    <w:rsid w:val="00CD4DF1"/>
    <w:rsid w:val="00CD6E39"/>
    <w:rsid w:val="00CE09F9"/>
    <w:rsid w:val="00CF2711"/>
    <w:rsid w:val="00CF6E91"/>
    <w:rsid w:val="00D151D3"/>
    <w:rsid w:val="00D26343"/>
    <w:rsid w:val="00D30337"/>
    <w:rsid w:val="00D343E0"/>
    <w:rsid w:val="00D36A91"/>
    <w:rsid w:val="00D444C7"/>
    <w:rsid w:val="00D73CF9"/>
    <w:rsid w:val="00D76D4F"/>
    <w:rsid w:val="00D85B68"/>
    <w:rsid w:val="00D90C57"/>
    <w:rsid w:val="00DF6F88"/>
    <w:rsid w:val="00E01376"/>
    <w:rsid w:val="00E01B66"/>
    <w:rsid w:val="00E14395"/>
    <w:rsid w:val="00E16DB1"/>
    <w:rsid w:val="00E258A7"/>
    <w:rsid w:val="00E41CBE"/>
    <w:rsid w:val="00E427FE"/>
    <w:rsid w:val="00E47002"/>
    <w:rsid w:val="00E6004D"/>
    <w:rsid w:val="00E718C9"/>
    <w:rsid w:val="00E76E2A"/>
    <w:rsid w:val="00E81978"/>
    <w:rsid w:val="00E93155"/>
    <w:rsid w:val="00E96000"/>
    <w:rsid w:val="00E979DD"/>
    <w:rsid w:val="00EA0FD1"/>
    <w:rsid w:val="00EB3D3E"/>
    <w:rsid w:val="00EC2620"/>
    <w:rsid w:val="00EC34BA"/>
    <w:rsid w:val="00EC54E4"/>
    <w:rsid w:val="00ED78D6"/>
    <w:rsid w:val="00EE5314"/>
    <w:rsid w:val="00F36130"/>
    <w:rsid w:val="00F379B7"/>
    <w:rsid w:val="00F525FA"/>
    <w:rsid w:val="00F52726"/>
    <w:rsid w:val="00F66B7B"/>
    <w:rsid w:val="00F72E78"/>
    <w:rsid w:val="00F805B1"/>
    <w:rsid w:val="00F80872"/>
    <w:rsid w:val="00F82768"/>
    <w:rsid w:val="00FC1792"/>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759A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05634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1FE4"/>
    <w:rsid w:val="00182DCA"/>
    <w:rsid w:val="001B5276"/>
    <w:rsid w:val="00271548"/>
    <w:rsid w:val="00321589"/>
    <w:rsid w:val="00347DB0"/>
    <w:rsid w:val="004E12F0"/>
    <w:rsid w:val="005D2832"/>
    <w:rsid w:val="005E4BEC"/>
    <w:rsid w:val="006150F5"/>
    <w:rsid w:val="00722BDE"/>
    <w:rsid w:val="007332E7"/>
    <w:rsid w:val="00812BE0"/>
    <w:rsid w:val="008169AC"/>
    <w:rsid w:val="008A5213"/>
    <w:rsid w:val="008C1707"/>
    <w:rsid w:val="008F74A7"/>
    <w:rsid w:val="009C40B7"/>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0E5CF-8492-4CBE-9C30-97E4793FB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694</Words>
  <Characters>15359</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4T06:44:00Z</dcterms:created>
  <dcterms:modified xsi:type="dcterms:W3CDTF">2019-10-1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pwmILCu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